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591EA735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r w:rsidR="00701B18">
        <w:rPr>
          <w:b/>
          <w:sz w:val="32"/>
          <w:szCs w:val="32"/>
        </w:rPr>
        <w:t>веб</w:t>
      </w:r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FA2FEB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</w:t>
      </w:r>
      <w:proofErr w:type="gramStart"/>
      <w:r w:rsidRPr="006C5651">
        <w:rPr>
          <w:sz w:val="28"/>
          <w:szCs w:val="28"/>
        </w:rPr>
        <w:t>КР</w:t>
      </w:r>
      <w:proofErr w:type="gramEnd"/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FA2FEB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FA2FEB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FA2FEB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24698F20" w14:textId="77777777" w:rsidR="00701B18" w:rsidRDefault="0016336E">
          <w:pPr>
            <w:pStyle w:val="10"/>
            <w:tabs>
              <w:tab w:val="right" w:leader="dot" w:pos="9627"/>
            </w:tabs>
            <w:rPr>
              <w:noProof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9457239" w:history="1">
            <w:r w:rsidR="00701B18" w:rsidRPr="00CB18DF">
              <w:rPr>
                <w:rStyle w:val="af4"/>
                <w:noProof/>
              </w:rPr>
              <w:t>Введение</w:t>
            </w:r>
            <w:r w:rsidR="00701B18">
              <w:rPr>
                <w:noProof/>
                <w:webHidden/>
              </w:rPr>
              <w:tab/>
            </w:r>
            <w:r w:rsidR="00701B18">
              <w:rPr>
                <w:noProof/>
                <w:webHidden/>
              </w:rPr>
              <w:fldChar w:fldCharType="begin"/>
            </w:r>
            <w:r w:rsidR="00701B18">
              <w:rPr>
                <w:noProof/>
                <w:webHidden/>
              </w:rPr>
              <w:instrText xml:space="preserve"> PAGEREF _Toc379457239 \h </w:instrText>
            </w:r>
            <w:r w:rsidR="00701B18">
              <w:rPr>
                <w:noProof/>
                <w:webHidden/>
              </w:rPr>
            </w:r>
            <w:r w:rsidR="00701B18">
              <w:rPr>
                <w:noProof/>
                <w:webHidden/>
              </w:rPr>
              <w:fldChar w:fldCharType="separate"/>
            </w:r>
            <w:r w:rsidR="00701B18">
              <w:rPr>
                <w:noProof/>
                <w:webHidden/>
              </w:rPr>
              <w:t>3</w:t>
            </w:r>
            <w:r w:rsidR="00701B18">
              <w:rPr>
                <w:noProof/>
                <w:webHidden/>
              </w:rPr>
              <w:fldChar w:fldCharType="end"/>
            </w:r>
          </w:hyperlink>
        </w:p>
        <w:p w14:paraId="00A48EF4" w14:textId="77777777" w:rsidR="00701B18" w:rsidRDefault="00783842">
          <w:pPr>
            <w:pStyle w:val="10"/>
            <w:tabs>
              <w:tab w:val="left" w:pos="440"/>
              <w:tab w:val="right" w:leader="dot" w:pos="9627"/>
            </w:tabs>
            <w:rPr>
              <w:noProof/>
            </w:rPr>
          </w:pPr>
          <w:hyperlink w:anchor="_Toc379457240" w:history="1">
            <w:r w:rsidR="00701B18" w:rsidRPr="00CB18DF">
              <w:rPr>
                <w:rStyle w:val="af4"/>
                <w:noProof/>
              </w:rPr>
              <w:t>1.</w:t>
            </w:r>
            <w:r w:rsidR="00701B18">
              <w:rPr>
                <w:noProof/>
              </w:rPr>
              <w:tab/>
            </w:r>
            <w:r w:rsidR="00701B18" w:rsidRPr="00CB18DF">
              <w:rPr>
                <w:rStyle w:val="af4"/>
                <w:noProof/>
              </w:rPr>
              <w:t>Обзор литературы</w:t>
            </w:r>
            <w:r w:rsidR="00701B18">
              <w:rPr>
                <w:noProof/>
                <w:webHidden/>
              </w:rPr>
              <w:tab/>
            </w:r>
            <w:r w:rsidR="00701B18">
              <w:rPr>
                <w:noProof/>
                <w:webHidden/>
              </w:rPr>
              <w:fldChar w:fldCharType="begin"/>
            </w:r>
            <w:r w:rsidR="00701B18">
              <w:rPr>
                <w:noProof/>
                <w:webHidden/>
              </w:rPr>
              <w:instrText xml:space="preserve"> PAGEREF _Toc379457240 \h </w:instrText>
            </w:r>
            <w:r w:rsidR="00701B18">
              <w:rPr>
                <w:noProof/>
                <w:webHidden/>
              </w:rPr>
            </w:r>
            <w:r w:rsidR="00701B18">
              <w:rPr>
                <w:noProof/>
                <w:webHidden/>
              </w:rPr>
              <w:fldChar w:fldCharType="separate"/>
            </w:r>
            <w:r w:rsidR="00701B18">
              <w:rPr>
                <w:noProof/>
                <w:webHidden/>
              </w:rPr>
              <w:t>5</w:t>
            </w:r>
            <w:r w:rsidR="00701B18">
              <w:rPr>
                <w:noProof/>
                <w:webHidden/>
              </w:rPr>
              <w:fldChar w:fldCharType="end"/>
            </w:r>
          </w:hyperlink>
        </w:p>
        <w:p w14:paraId="440CCF54" w14:textId="77777777" w:rsidR="00701B18" w:rsidRDefault="00783842">
          <w:pPr>
            <w:pStyle w:val="10"/>
            <w:tabs>
              <w:tab w:val="left" w:pos="440"/>
              <w:tab w:val="right" w:leader="dot" w:pos="9627"/>
            </w:tabs>
            <w:rPr>
              <w:noProof/>
            </w:rPr>
          </w:pPr>
          <w:hyperlink w:anchor="_Toc379457241" w:history="1">
            <w:r w:rsidR="00701B18" w:rsidRPr="00CB18DF">
              <w:rPr>
                <w:rStyle w:val="af4"/>
                <w:noProof/>
              </w:rPr>
              <w:t>2.</w:t>
            </w:r>
            <w:r w:rsidR="00701B18">
              <w:rPr>
                <w:noProof/>
              </w:rPr>
              <w:tab/>
            </w:r>
            <w:r w:rsidR="00701B18" w:rsidRPr="00CB18DF">
              <w:rPr>
                <w:rStyle w:val="af4"/>
                <w:noProof/>
              </w:rPr>
              <w:t>Требования к системе мониторинга позиций сайтов</w:t>
            </w:r>
            <w:r w:rsidR="00701B18">
              <w:rPr>
                <w:noProof/>
                <w:webHidden/>
              </w:rPr>
              <w:tab/>
            </w:r>
            <w:r w:rsidR="00701B18">
              <w:rPr>
                <w:noProof/>
                <w:webHidden/>
              </w:rPr>
              <w:fldChar w:fldCharType="begin"/>
            </w:r>
            <w:r w:rsidR="00701B18">
              <w:rPr>
                <w:noProof/>
                <w:webHidden/>
              </w:rPr>
              <w:instrText xml:space="preserve"> PAGEREF _Toc379457241 \h </w:instrText>
            </w:r>
            <w:r w:rsidR="00701B18">
              <w:rPr>
                <w:noProof/>
                <w:webHidden/>
              </w:rPr>
            </w:r>
            <w:r w:rsidR="00701B18">
              <w:rPr>
                <w:noProof/>
                <w:webHidden/>
              </w:rPr>
              <w:fldChar w:fldCharType="separate"/>
            </w:r>
            <w:r w:rsidR="00701B18">
              <w:rPr>
                <w:noProof/>
                <w:webHidden/>
              </w:rPr>
              <w:t>8</w:t>
            </w:r>
            <w:r w:rsidR="00701B18">
              <w:rPr>
                <w:noProof/>
                <w:webHidden/>
              </w:rPr>
              <w:fldChar w:fldCharType="end"/>
            </w:r>
          </w:hyperlink>
        </w:p>
        <w:p w14:paraId="56646A1A" w14:textId="136B8CDE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9457239"/>
      <w:r w:rsidRPr="001C42D9">
        <w:lastRenderedPageBreak/>
        <w:t>Введение</w:t>
      </w:r>
      <w:bookmarkEnd w:id="2"/>
      <w:bookmarkEnd w:id="3"/>
    </w:p>
    <w:p w14:paraId="70B7B202" w14:textId="60B38667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русско-язычном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сегменте сети Интернет осуществляется в 5-ти наиболее популярных поисковых системах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liveinternet.ru/stat/ru/searches.html", "accessed" : { "date-parts" : [ [ "2014", "1", "28" ] ] }, "id" : "ITEM-1", "issued" : { "date-parts" : [ [ "0" ] ] }, "title" : "\u0421\u0442\u0430\u0442\u0438\u0441\u0442\u0438\u043a\u0430 \u043f\u043e\u0438\u0441\u043a\u043e\u0432\u044b\u0445 \u0441\u0438\u0441\u0442\u0435\u043c", "type" : "webpage" }, "uris" : [ "http://www.mendeley.com/documents/?uuid=d4a34b60-8c0a-419f-b83a-13f49d2218a7" ] } ], "mendeley" : { "previouslyFormattedCitation" : "[4]" }, "properties" : { "noteIndex" : 0 }, "schema" : "https://github.com/citation-style-language/schema/raw/master/csl-citation.json" }</w:instrTex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4]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: Яндекс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Google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поиск Mail.ru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Rambler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7B5695">
        <w:rPr>
          <w:rFonts w:ascii="Times New Roman" w:eastAsia="Times New Roman" w:hAnsi="Times New Roman" w:cs="Times New Roman"/>
          <w:sz w:val="28"/>
          <w:szCs w:val="28"/>
          <w:lang w:val="en-US"/>
        </w:rPr>
        <w:t>Bing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Для решения этой задачи существуют системы мониторинга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monitor.ru/positioning.html", "accessed" : { "date-parts" : [ [ "2014", "1", "28" ] ] }, "id" : "ITEM-1", "issued" : { "date-parts" : [ [ "0" ] ] }, "title" : "\u041e\u043f\u0440\u0435\u0434\u0435\u043b\u0435\u043d\u0438\u0435 \u043f\u043e\u0437\u0438\u0446\u0438\u0439 \u0441\u0430\u0439\u0442\u0430 \u0432 \u043f\u043e\u0438\u0441\u043a\u043e\u0432\u0438\u043a\u0430\u0445 \u042f\u043d\u0434\u0435\u043a\u0441 \u0438 \u0413\u0443\u0433\u043b", "type" : "webpage" }, "uris" : [ "http://www.mendeley.com/documents/?uuid=7831ac04-3d3f-4300-91e5-806fdd34f5c7" ] } ], "mendeley" : { "previouslyFormattedCitation" : "[5]" }, "properties" : { "noteIndex" : 0 }, "schema" : "https://github.com/citation-style-language/schema/raw/master/csl-citation.json" }</w:instrTex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5]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63F99A21" w:rsidR="00903F85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02E9D">
        <w:rPr>
          <w:rFonts w:ascii="Times New Roman" w:eastAsia="Times New Roman" w:hAnsi="Times New Roman" w:cs="Times New Roman"/>
          <w:sz w:val="28"/>
          <w:szCs w:val="28"/>
        </w:rPr>
        <w:t>Актуальность данной темы</w:t>
      </w:r>
      <w:r w:rsidR="00BB4910" w:rsidRPr="0010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озволяет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18D698D0" w14:textId="0A599D34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i/>
          <w:sz w:val="28"/>
          <w:szCs w:val="28"/>
        </w:rPr>
        <w:t xml:space="preserve">Целью данной работы 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является разработка 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веб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Яндекс. </w:t>
      </w:r>
    </w:p>
    <w:p w14:paraId="7BB133A8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Для достижения указанной цели необходимо решить следующие задачи:</w:t>
      </w:r>
    </w:p>
    <w:p w14:paraId="3C020319" w14:textId="1ADC3CEC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lastRenderedPageBreak/>
        <w:t>изучить особенности существующих систем мониторинга позиций сайтов в поисковых системах;</w:t>
      </w:r>
    </w:p>
    <w:p w14:paraId="216A07F6" w14:textId="308DCA66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 xml:space="preserve">изучить особенности работы с платформами </w:t>
      </w:r>
      <w:proofErr w:type="spellStart"/>
      <w:r w:rsidRPr="001E6C2B">
        <w:rPr>
          <w:kern w:val="0"/>
          <w:szCs w:val="28"/>
        </w:rPr>
        <w:t>Django</w:t>
      </w:r>
      <w:proofErr w:type="spellEnd"/>
      <w:r w:rsidRPr="001E6C2B">
        <w:rPr>
          <w:kern w:val="0"/>
          <w:szCs w:val="28"/>
        </w:rPr>
        <w:t xml:space="preserve"> и </w:t>
      </w:r>
      <w:r w:rsidRPr="001E6C2B">
        <w:rPr>
          <w:kern w:val="0"/>
          <w:szCs w:val="28"/>
          <w:lang w:val="en-US"/>
        </w:rPr>
        <w:t>Twitter</w:t>
      </w:r>
      <w:r w:rsidRPr="001E6C2B">
        <w:rPr>
          <w:kern w:val="0"/>
          <w:szCs w:val="28"/>
        </w:rPr>
        <w:t xml:space="preserve"> </w:t>
      </w:r>
      <w:r w:rsidRPr="001E6C2B">
        <w:rPr>
          <w:kern w:val="0"/>
          <w:szCs w:val="28"/>
          <w:lang w:val="en-US"/>
        </w:rPr>
        <w:t>Bootstrap</w:t>
      </w:r>
      <w:r w:rsidRPr="001E6C2B">
        <w:rPr>
          <w:kern w:val="0"/>
          <w:szCs w:val="28"/>
        </w:rPr>
        <w:t>;</w:t>
      </w:r>
    </w:p>
    <w:p w14:paraId="7BC02C40" w14:textId="4D3ACB4E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изучить существующие подходы </w:t>
      </w:r>
      <w:proofErr w:type="gramStart"/>
      <w:r w:rsidRPr="001E6C2B">
        <w:rPr>
          <w:rFonts w:ascii="Times New Roman" w:eastAsia="Times New Roman" w:hAnsi="Times New Roman" w:cs="Times New Roman"/>
          <w:sz w:val="28"/>
          <w:szCs w:val="28"/>
        </w:rPr>
        <w:t>разработки систем мониторинга позиций сайтов</w:t>
      </w:r>
      <w:proofErr w:type="gramEnd"/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 в поисковых системах;</w:t>
      </w:r>
    </w:p>
    <w:p w14:paraId="1A8FF1D8" w14:textId="0A3E6D11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спроектировать архитектуру системы мониторинга позиций сайтов в поисковых системах;</w:t>
      </w:r>
    </w:p>
    <w:p w14:paraId="289D7799" w14:textId="2AF09754" w:rsidR="001E6C2B" w:rsidRPr="0016336E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реализовать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протестировать 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>
        <w:rPr>
          <w:rFonts w:ascii="Times New Roman" w:eastAsia="Times New Roman" w:hAnsi="Times New Roman" w:cs="Times New Roman"/>
          <w:sz w:val="28"/>
          <w:szCs w:val="28"/>
        </w:rPr>
        <w:t>Яндекс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3D58F5B3" w14:textId="77777777" w:rsidR="001E6C2B" w:rsidRDefault="001E6C2B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C10AA3D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165FC1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</w:t>
      </w:r>
      <w:proofErr w:type="gramStart"/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интернет-магазина</w:t>
      </w:r>
      <w:proofErr w:type="gramEnd"/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7291EEF4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6388FC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2A80D8FA" w14:textId="75F7792F" w:rsidR="001E6C2B" w:rsidRDefault="001E6C2B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p w14:paraId="204148E3" w14:textId="6024F768" w:rsidR="0016336E" w:rsidRDefault="0016336E" w:rsidP="001E6C2B">
      <w:pPr>
        <w:pStyle w:val="1"/>
        <w:numPr>
          <w:ilvl w:val="0"/>
          <w:numId w:val="16"/>
        </w:numPr>
      </w:pPr>
      <w:bookmarkStart w:id="4" w:name="_Toc379457240"/>
      <w:r>
        <w:lastRenderedPageBreak/>
        <w:t>Обзор литературы</w:t>
      </w:r>
      <w:bookmarkEnd w:id="4"/>
    </w:p>
    <w:p w14:paraId="53A8F541" w14:textId="44EDAB34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9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10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</w:t>
      </w:r>
      <w:proofErr w:type="gramStart"/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proofErr w:type="gramEnd"/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системы, наиболее соответствуют указанному запросу</w:t>
      </w:r>
      <w:r w:rsidR="00701B18">
        <w:t> 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archengines.ru/articles/004556.html", "accessed" : { "date-parts" : [ [ "2014", "1", "28" ] ] }, "id" : "ITEM-1", "issued" : { "date-parts" : [ [ "0" ] ] }, "title" : "\u041a\u0430\u043a \u0440\u0430\u0431\u043e\u0442\u0430\u044e\u0442 \u043f\u043e\u0438\u0441\u043a\u043e\u0432\u044b\u0435 \u0441\u0438\u0441\u0442\u0435\u043c\u044b - SearchEngines.ru", "type" : "webpage" }, "uris" : [ "http://www.mendeley.com/documents/?uuid=f07d2030-d250-4d32-bee6-75c9fe6cbe45" ] }, { "id" : "ITEM-2", "itemData" : { "DOI" : "10.1016/j.comnet.2005.10.020", "ISSN" : "13891286", "author" : [ { "dropping-particle" : "", "family" : "Bar-Ilan", "given" : "Judit", "non-dropping-particle" : "", "parse-names" : false, "suffix" : "" }, { "dropping-particle" : "", "family" : "Mat-Hassan", "given" : "Mazlita", "non-dropping-particle" : "", "parse-names" : false, "suffix" : "" }, { "dropping-particle" : "", "family" : "Levene", "given" : "Mark", "non-dropping-particle" : "", "parse-names" : false, "suffix" : "" } ], "container-title" : "Computer Networks", "id" : "ITEM-2", "issue" : "10", "issued" : { "date-parts" : [ [ "2006", "7" ] ] }, "page" : "1448-1463", "title" : "Methods for comparing rankings of search engine results", "type" : "article-journal", "volume" : "50" }, "uris" : [ "http://www.mendeley.com/documents/?uuid=a4e4dc13-048f-404d-88b2-6df36e30681c" ] } ], "mendeley" : { "previouslyFormattedCitation" : "[1,\u00a06]" }, "properties" : { "noteIndex" : 0 }, "schema" : "https://github.com/citation-style-language/schema/raw/master/csl-citation.json" }</w:instrTex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1, 6]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1FF369A2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е результатов поисковой выдачи. </w:t>
      </w:r>
      <w:proofErr w:type="gramStart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</w:t>
      </w:r>
      <w:proofErr w:type="gramEnd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author" : [ { "dropping-particle" : "", "family" : "\u0412.\u0412. \u0417\u043e\u0441\u0438\u043c\u043e\u0432, \u0412.\u0421. \u0421\u0442\u0435\u043f\u0430\u0448\u043a\u043e", "given" : "\u0410.\u0421. \u0411\u0443\u043b\u0433\u0430\u043a\u043e\u0432\u0430", "non-dropping-particle" : "", "parse-names" : false, "suffix" : "" } ], "id" : "ITEM-1", "issued" : { "date-parts" : [ [ "2011" ] ] }, "page" : "69-77", "title" : "\u041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, { "id" : "ITEM-2", "itemData" : { "author" : [ { "dropping-particle" : "", "family" : "\u0421\u0435\u0433\u0430\u043b\u043e\u0432\u0438\u0447", "given" : "\u0418\u043b\u044c\u044f", "non-dropping-particle" : "", "parse-names" : false, "suffix" : "" }, { "dropping-particle" : "", "family" : "\u041c\u0430\u0441\u043b\u043e\u0432", "given" : "\u041c\u0438\u0445\u0430\u0438\u043b", "non-dropping-particle" : "", "parse-names" : false, "suffix" : "" } ], "id" : "ITEM-2", "issued" : { "date-parts" : [ [ "2004" ] ] }, "title" : "\u041d\u0435\u043a\u043e\u0442\u043e\u0440\u044b\u0435 \u0430\u0441\u043f\u0435\u043a\u0442\u044b \u043f\u043e\u043b\u043d\u043e\u0442\u0435\u043a\u0441\u0442\u043e\u0432\u043e\u0433\u043e \u043f\u043e\u0438\u0441\u043a\u0430 \u0438 \u0440\u0430\u043d\u0436\u0438\u0440\u043e\u0432\u0430\u043d\u0438\u044f \u0432 \u042f\u043d\u0434\u0435\u043a\u0441", "type" : "article-journal" }, "uris" : [ "http://www.mendeley.com/documents/?uuid=42d15e9b-692e-407c-82a6-f1446cf65094" ] } ], "mendeley" : { "previouslyFormattedCitation" : "[2,\u00a03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2, 3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57C0ABEF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>й 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 </w:t>
      </w:r>
      <w:r w:rsidRPr="00D55077">
        <w:rPr>
          <w:rFonts w:ascii="Times New Roman" w:eastAsia="Times New Roman" w:hAnsi="Times New Roman" w:cs="Times New Roman"/>
          <w:sz w:val="28"/>
          <w:szCs w:val="28"/>
          <w:highlight w:val="magenta"/>
        </w:rPr>
        <w:t>[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11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 xml:space="preserve">дает возможность осуществлять </w:t>
      </w:r>
      <w:proofErr w:type="gramStart"/>
      <w:r w:rsidRPr="001463CD">
        <w:rPr>
          <w:rFonts w:ascii="Times New Roman" w:hAnsi="Times New Roman" w:cs="Times New Roman"/>
          <w:sz w:val="28"/>
          <w:szCs w:val="28"/>
        </w:rPr>
        <w:t>контроль за</w:t>
      </w:r>
      <w:proofErr w:type="gramEnd"/>
      <w:r w:rsidRPr="001463CD">
        <w:rPr>
          <w:rFonts w:ascii="Times New Roman" w:hAnsi="Times New Roman" w:cs="Times New Roman"/>
          <w:sz w:val="28"/>
          <w:szCs w:val="28"/>
        </w:rPr>
        <w:t xml:space="preserve">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06C2B089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2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1E6C2B">
        <w:t>)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proofErr w:type="spellStart"/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рс, количество запросов в месяц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5779E9" w:rsidRPr="005779E9">
        <w:rPr>
          <w:rFonts w:ascii="Times New Roman" w:eastAsia="Times New Roman" w:hAnsi="Times New Roman" w:cs="Times New Roman"/>
          <w:sz w:val="28"/>
          <w:szCs w:val="28"/>
        </w:rPr>
        <w:t>поэтому отслеживать позиции сайтов</w:t>
      </w:r>
      <w:r w:rsidR="008E2E9D" w:rsidRPr="005779E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>там неудобн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proofErr w:type="spellStart"/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3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5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C281519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5779E9">
        <w:rPr>
          <w:rFonts w:ascii="Times New Roman" w:eastAsia="Times New Roman" w:hAnsi="Times New Roman" w:cs="Times New Roman"/>
          <w:sz w:val="28"/>
          <w:szCs w:val="28"/>
        </w:rPr>
        <w:t xml:space="preserve">получение </w:t>
      </w:r>
      <w:r w:rsidR="00F12A16" w:rsidRPr="005779E9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 w:rsidR="005779E9">
        <w:rPr>
          <w:rFonts w:ascii="Times New Roman" w:eastAsia="Times New Roman" w:hAnsi="Times New Roman" w:cs="Times New Roman"/>
          <w:sz w:val="28"/>
          <w:szCs w:val="28"/>
        </w:rPr>
        <w:t>тчетов о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6CCDB5A4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ый сервис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obuilding.ru/", "accessed" : { "date-parts" : [ [ "2014", "1", "28" ] ] }, "id" : "ITEM-1", "issued" : { "date-parts" : [ [ "0" ] ] }, "title" : "SEO \u0430\u043d\u0430\u043b\u0438\u0437", "type" : "webpage" }, "uris" : [ "http://www.mendeley.com/documents/?uuid=2e3239af-8268-45f6-8eab-c8bab166fbe9" ] } ], "mendeley" : { "previouslyFormattedCitation" : "[7]" }, "properties" : { "noteIndex" : 0 }, "schema" : "https://github.com/citation-style-language/schema/raw/master/csl-citation.json" }</w:instrTex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7]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FA43B3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540D90B7" w14:textId="330D4605" w:rsidR="001E6C2B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>После изучения существующих решений было принято решение реализовать</w:t>
      </w:r>
      <w:r w:rsidR="00701B18">
        <w:rPr>
          <w:kern w:val="0"/>
          <w:szCs w:val="28"/>
        </w:rPr>
        <w:t xml:space="preserve"> </w:t>
      </w:r>
      <w:r w:rsidR="00701B18" w:rsidRPr="00701B18">
        <w:rPr>
          <w:kern w:val="0"/>
          <w:szCs w:val="28"/>
          <w:highlight w:val="red"/>
        </w:rPr>
        <w:t xml:space="preserve">«какую систему, </w:t>
      </w:r>
      <w:proofErr w:type="gramStart"/>
      <w:r w:rsidR="00701B18" w:rsidRPr="00701B18">
        <w:rPr>
          <w:kern w:val="0"/>
          <w:szCs w:val="28"/>
          <w:highlight w:val="red"/>
        </w:rPr>
        <w:t>главный</w:t>
      </w:r>
      <w:proofErr w:type="gramEnd"/>
      <w:r w:rsidR="00701B18" w:rsidRPr="00701B18">
        <w:rPr>
          <w:kern w:val="0"/>
          <w:szCs w:val="28"/>
          <w:highlight w:val="red"/>
        </w:rPr>
        <w:t xml:space="preserve"> смыл»</w:t>
      </w:r>
      <w:r w:rsidR="00701B18">
        <w:rPr>
          <w:kern w:val="0"/>
          <w:szCs w:val="28"/>
        </w:rPr>
        <w:t xml:space="preserve"> </w:t>
      </w:r>
      <w:r w:rsidRPr="00027F0D">
        <w:rPr>
          <w:kern w:val="0"/>
          <w:szCs w:val="28"/>
        </w:rPr>
        <w:t xml:space="preserve">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r w:rsidR="00FA43B3">
        <w:rPr>
          <w:kern w:val="0"/>
          <w:szCs w:val="28"/>
        </w:rPr>
        <w:t xml:space="preserve"> </w:t>
      </w:r>
      <w:r w:rsidR="00F30834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s://www.djangoproject.com/", "accessed" : { "date-parts" : [ [ "2014", "1", "28" ] ] }, "id" : "ITEM-1", "issued" : { "date-parts" : [ [ "0" ] ] }, "title" : "Django", "type" : "webpage" }, "uris" : [ "http://www.mendeley.com/documents/?uuid=07f72071-67f3-47a2-8ac9-5754438d2bba" ] } ], "mendeley" : { "previouslyFormattedCitation" : "[8]" }, "properties" : { "noteIndex" : 0 }, "schema" : "https://github.com/citation-style-language/schema/raw/master/csl-citation.json" }</w:instrText>
      </w:r>
      <w:r w:rsidR="00F30834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8]</w:t>
      </w:r>
      <w:r w:rsidR="00F30834">
        <w:rPr>
          <w:kern w:val="0"/>
          <w:szCs w:val="28"/>
        </w:rPr>
        <w:fldChar w:fldCharType="end"/>
      </w:r>
      <w:r w:rsidR="00A600C1" w:rsidRPr="00A600C1">
        <w:rPr>
          <w:kern w:val="0"/>
          <w:szCs w:val="28"/>
        </w:rPr>
        <w:t xml:space="preserve"> — </w:t>
      </w:r>
      <w:r w:rsidR="001E6C2B">
        <w:rPr>
          <w:kern w:val="0"/>
          <w:szCs w:val="28"/>
        </w:rPr>
        <w:t xml:space="preserve">это </w:t>
      </w:r>
      <w:proofErr w:type="gramStart"/>
      <w:r w:rsidR="00A600C1" w:rsidRPr="00A600C1">
        <w:rPr>
          <w:kern w:val="0"/>
          <w:szCs w:val="28"/>
        </w:rPr>
        <w:t>высокоуровнев</w:t>
      </w:r>
      <w:r w:rsidR="005779E9">
        <w:rPr>
          <w:kern w:val="0"/>
          <w:szCs w:val="28"/>
        </w:rPr>
        <w:t>ая</w:t>
      </w:r>
      <w:proofErr w:type="gramEnd"/>
      <w:r w:rsidR="00A600C1" w:rsidRPr="00A600C1">
        <w:rPr>
          <w:kern w:val="0"/>
          <w:szCs w:val="28"/>
        </w:rPr>
        <w:t xml:space="preserve"> веб-</w:t>
      </w:r>
      <w:r w:rsidR="005779E9">
        <w:rPr>
          <w:kern w:val="0"/>
          <w:szCs w:val="28"/>
        </w:rPr>
        <w:t>платформа</w:t>
      </w:r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 xml:space="preserve">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 </w:t>
      </w:r>
      <w:r w:rsidR="001E6C2B">
        <w:rPr>
          <w:iCs/>
          <w:kern w:val="0"/>
        </w:rPr>
        <w:t>– это</w:t>
      </w:r>
      <w:r w:rsidR="001F13F5">
        <w:rPr>
          <w:iCs/>
          <w:kern w:val="0"/>
        </w:rPr>
        <w:t xml:space="preserve">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для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разработки</w:t>
      </w:r>
      <w:r w:rsidR="00B16082">
        <w:rPr>
          <w:kern w:val="0"/>
          <w:szCs w:val="28"/>
        </w:rPr>
        <w:t xml:space="preserve"> </w:t>
      </w:r>
      <w:r w:rsidR="00B16082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://getbootstrap.com/", "accessed" : { "date-parts" : [ [ "2014", "1", "28" ] ] }, "id" : "ITEM-1", "issued" : { "date-parts" : [ [ "0" ] ] }, "title" : "Bootstrap", "type" : "webpage" }, "uris" : [ "http://www.mendeley.com/documents/?uuid=9e97fe18-8525-4f3f-b1cf-5d0ac48ddd7b" ] } ], "mendeley" : { "previouslyFormattedCitation" : "[9]" }, "properties" : { "noteIndex" : 0 }, "schema" : "https://github.com/citation-style-language/schema/raw/master/csl-citation.json" }</w:instrText>
      </w:r>
      <w:r w:rsidR="00B16082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9]</w:t>
      </w:r>
      <w:r w:rsidR="00B16082">
        <w:rPr>
          <w:kern w:val="0"/>
          <w:szCs w:val="28"/>
        </w:rPr>
        <w:fldChar w:fldCharType="end"/>
      </w:r>
      <w:r w:rsidR="00B16082">
        <w:rPr>
          <w:kern w:val="0"/>
          <w:szCs w:val="28"/>
        </w:rPr>
        <w:t>.</w:t>
      </w:r>
    </w:p>
    <w:p w14:paraId="23AB3CA5" w14:textId="75588085" w:rsidR="001E6C2B" w:rsidRDefault="001E6C2B" w:rsidP="001E6C2B">
      <w:pPr>
        <w:pStyle w:val="1"/>
        <w:numPr>
          <w:ilvl w:val="0"/>
          <w:numId w:val="16"/>
        </w:numPr>
      </w:pPr>
      <w:r>
        <w:rPr>
          <w:szCs w:val="28"/>
        </w:rPr>
        <w:br w:type="column"/>
      </w:r>
      <w:bookmarkStart w:id="6" w:name="_Toc379457241"/>
      <w:r>
        <w:lastRenderedPageBreak/>
        <w:t xml:space="preserve">Требования к системе </w:t>
      </w:r>
      <w:r w:rsidRPr="001E6C2B">
        <w:t>мониторинга позиций сайтов</w:t>
      </w:r>
      <w:bookmarkEnd w:id="6"/>
    </w:p>
    <w:p w14:paraId="5A08EE4F" w14:textId="77777777" w:rsidR="001E6C2B" w:rsidRDefault="001E6C2B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EE6F8CE" w14:textId="10E60334" w:rsidR="004A3FB8" w:rsidRDefault="00FA2FE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истратор – актер, отвечающий за поддержку работоспособности системы;</w:t>
      </w:r>
    </w:p>
    <w:p w14:paraId="44E7EFC4" w14:textId="06399319" w:rsidR="00FA2FEB" w:rsidRDefault="00FA2FE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 – актер, использующий систему;</w:t>
      </w:r>
    </w:p>
    <w:p w14:paraId="2F183558" w14:textId="09660EFF" w:rsidR="0014591B" w:rsidRDefault="0014591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итатель – пользователь, просматривающий результаты мониторинга;</w:t>
      </w:r>
    </w:p>
    <w:p w14:paraId="0A717396" w14:textId="3C865B37" w:rsidR="0014591B" w:rsidRDefault="00FA2FE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дактор – 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>читатель</w:t>
      </w:r>
      <w:r>
        <w:rPr>
          <w:rFonts w:ascii="Times New Roman" w:eastAsia="Times New Roman" w:hAnsi="Times New Roman" w:cs="Times New Roman"/>
          <w:sz w:val="28"/>
          <w:szCs w:val="28"/>
        </w:rPr>
        <w:t>,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 xml:space="preserve"> управляющий параметрами мониторинга;</w:t>
      </w:r>
    </w:p>
    <w:p w14:paraId="0E84583B" w14:textId="1720369F" w:rsidR="00FA2FEB" w:rsidRDefault="0014591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Менеджер – пользователь, управляющий доступом других пользователей к ресурсам;</w:t>
      </w:r>
    </w:p>
    <w:p w14:paraId="1DCCF6CE" w14:textId="49DC259D" w:rsidR="0014591B" w:rsidRDefault="0014591B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Время – актер, обновляющий состояние системы.</w:t>
      </w:r>
    </w:p>
    <w:p w14:paraId="7DE3FFE0" w14:textId="77777777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172DB18" w14:textId="4C058D70" w:rsidR="00FD46F4" w:rsidRPr="00FA2FEB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истратор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7A1674B1" w14:textId="4AAEF532" w:rsidR="00FD46F4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Управление</w:t>
      </w:r>
      <w:proofErr w:type="gramEnd"/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списк</w:t>
      </w: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м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BE3D92" w:rsidRPr="002C4F0F">
        <w:rPr>
          <w:rFonts w:ascii="Times New Roman" w:eastAsia="Times New Roman" w:hAnsi="Times New Roman" w:cs="Times New Roman"/>
          <w:i/>
          <w:sz w:val="28"/>
          <w:szCs w:val="28"/>
        </w:rPr>
        <w:t>пользователей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зайдя на страницу 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редактирования пользователей</w:t>
      </w:r>
      <w:r>
        <w:rPr>
          <w:rFonts w:ascii="Times New Roman" w:eastAsia="Times New Roman" w:hAnsi="Times New Roman" w:cs="Times New Roman"/>
          <w:sz w:val="28"/>
          <w:szCs w:val="28"/>
        </w:rPr>
        <w:t>, администратор может просмотреть список пользователей, добавить нового пользователя или удалить существующего.</w:t>
      </w:r>
    </w:p>
    <w:p w14:paraId="63B4E2B5" w14:textId="1594F50B" w:rsidR="006B631E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Управление</w:t>
      </w:r>
      <w:proofErr w:type="gramEnd"/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списк</w:t>
      </w: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м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14591B">
        <w:rPr>
          <w:rFonts w:ascii="Times New Roman" w:eastAsia="Times New Roman" w:hAnsi="Times New Roman" w:cs="Times New Roman"/>
          <w:i/>
          <w:sz w:val="28"/>
          <w:szCs w:val="28"/>
        </w:rPr>
        <w:t>ресурсов</w:t>
      </w:r>
      <w:r w:rsidR="006B631E" w:rsidRPr="006B631E">
        <w:rPr>
          <w:rFonts w:ascii="Times New Roman" w:eastAsia="Times New Roman" w:hAnsi="Times New Roman" w:cs="Times New Roman"/>
          <w:sz w:val="28"/>
          <w:szCs w:val="28"/>
        </w:rPr>
        <w:t xml:space="preserve">: зайдя на страницу редактирования </w:t>
      </w:r>
      <w:r w:rsidR="006B631E" w:rsidRPr="0014591B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6B631E" w:rsidRPr="006B631E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 xml:space="preserve">администратор может просмотреть список 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, добавить новый проект или удалить существующий.</w:t>
      </w:r>
    </w:p>
    <w:p w14:paraId="06745BCC" w14:textId="2FD46E19" w:rsidR="00FD46F4" w:rsidRPr="006B631E" w:rsidRDefault="006B631E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Изменение</w:t>
      </w:r>
      <w:r w:rsidR="00FD46F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пароля пользователя</w:t>
      </w:r>
      <w:r>
        <w:rPr>
          <w:rFonts w:ascii="Times New Roman" w:eastAsia="Times New Roman" w:hAnsi="Times New Roman" w:cs="Times New Roman"/>
          <w:sz w:val="28"/>
          <w:szCs w:val="28"/>
        </w:rPr>
        <w:t>: зайдя на страницу редактирования пользователя, администратор может задать новый пароль пользователя.</w:t>
      </w:r>
    </w:p>
    <w:p w14:paraId="460AF47D" w14:textId="5745A954" w:rsidR="00FD46F4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Добавление региона мониторинга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: зайдя на страницу редактирования регионов, администратор может добавить новый регион мониторинга.</w:t>
      </w:r>
    </w:p>
    <w:p w14:paraId="7BE2E72C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DCC391" w14:textId="0E5A579A" w:rsidR="00FD46F4" w:rsidRDefault="00BE3D92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</w:t>
      </w:r>
    </w:p>
    <w:p w14:paraId="006AF395" w14:textId="279D7AD2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Отредактировать личную информацию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>: пользователь заходит на форму редактирования личной информации, где он может указать следующую информацию о себе:</w:t>
      </w:r>
    </w:p>
    <w:p w14:paraId="52B29225" w14:textId="70ACC791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lastRenderedPageBreak/>
        <w:t>Ф.И.О.</w:t>
      </w:r>
    </w:p>
    <w:p w14:paraId="64CA3F40" w14:textId="7838B19A" w:rsidR="00B36E8A" w:rsidRPr="00B36E8A" w:rsidRDefault="00742B8E" w:rsidP="00B36E8A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-mail</w:t>
      </w:r>
    </w:p>
    <w:p w14:paraId="3927FBC1" w14:textId="77777777" w:rsidR="0014591B" w:rsidRDefault="00B36E8A" w:rsidP="0014591B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4591B">
        <w:rPr>
          <w:rFonts w:ascii="Times New Roman" w:eastAsia="Times New Roman" w:hAnsi="Times New Roman" w:cs="Times New Roman"/>
          <w:sz w:val="28"/>
          <w:szCs w:val="28"/>
        </w:rPr>
        <w:t>З</w:t>
      </w:r>
      <w:r w:rsidR="00FD46F4" w:rsidRPr="0014591B">
        <w:rPr>
          <w:rFonts w:ascii="Times New Roman" w:eastAsia="Times New Roman" w:hAnsi="Times New Roman" w:cs="Times New Roman"/>
          <w:sz w:val="28"/>
          <w:szCs w:val="28"/>
        </w:rPr>
        <w:t>а</w:t>
      </w:r>
      <w:r w:rsidRPr="0014591B">
        <w:rPr>
          <w:rFonts w:ascii="Times New Roman" w:eastAsia="Times New Roman" w:hAnsi="Times New Roman" w:cs="Times New Roman"/>
          <w:sz w:val="28"/>
          <w:szCs w:val="28"/>
        </w:rPr>
        <w:t>регистрироваться: пользователь выбирает соответствующий пункт при входе на сайт, после чего заполняет форму регистрации для ф</w:t>
      </w:r>
      <w:r w:rsidR="0014591B" w:rsidRPr="0014591B">
        <w:rPr>
          <w:rFonts w:ascii="Times New Roman" w:eastAsia="Times New Roman" w:hAnsi="Times New Roman" w:cs="Times New Roman"/>
          <w:sz w:val="28"/>
          <w:szCs w:val="28"/>
        </w:rPr>
        <w:t>изического лица;</w:t>
      </w:r>
    </w:p>
    <w:p w14:paraId="329055F0" w14:textId="4DF1F853" w:rsidR="002C4F0F" w:rsidRPr="0014591B" w:rsidRDefault="002C4F0F" w:rsidP="0014591B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4591B">
        <w:rPr>
          <w:rFonts w:ascii="Times New Roman" w:eastAsia="Times New Roman" w:hAnsi="Times New Roman" w:cs="Times New Roman"/>
          <w:sz w:val="28"/>
          <w:szCs w:val="28"/>
        </w:rPr>
        <w:t xml:space="preserve">Зарегистрировать организацию: </w:t>
      </w:r>
      <w:r w:rsidR="0014591B" w:rsidRPr="0014591B">
        <w:rPr>
          <w:rFonts w:ascii="Times New Roman" w:eastAsia="Times New Roman" w:hAnsi="Times New Roman" w:cs="Times New Roman"/>
          <w:sz w:val="28"/>
          <w:szCs w:val="28"/>
        </w:rPr>
        <w:t xml:space="preserve">пользователь выбирает соответствующий пункт при входе на сайт, после чего заполняет форму регистрации для </w:t>
      </w:r>
      <w:r w:rsidR="0014591B" w:rsidRPr="0014591B">
        <w:rPr>
          <w:rFonts w:ascii="Times New Roman" w:eastAsia="Times New Roman" w:hAnsi="Times New Roman" w:cs="Times New Roman"/>
          <w:sz w:val="28"/>
          <w:szCs w:val="28"/>
        </w:rPr>
        <w:t>организации</w:t>
      </w:r>
      <w:r w:rsidR="0014591B" w:rsidRPr="0014591B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06D7361" w14:textId="751D0B5C" w:rsidR="00B36E8A" w:rsidRDefault="002C4F0F" w:rsidP="00B36E8A">
      <w:pPr>
        <w:spacing w:after="0" w:line="360" w:lineRule="auto"/>
        <w:ind w:left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М</w:t>
      </w:r>
      <w:r w:rsidR="00B36E8A">
        <w:rPr>
          <w:rFonts w:ascii="Times New Roman" w:eastAsia="Times New Roman" w:hAnsi="Times New Roman" w:cs="Times New Roman"/>
          <w:sz w:val="28"/>
          <w:szCs w:val="28"/>
        </w:rPr>
        <w:t>енеджер:</w:t>
      </w:r>
    </w:p>
    <w:p w14:paraId="4E9C76C9" w14:textId="34E3FB06" w:rsidR="00575291" w:rsidRDefault="00575291" w:rsidP="00575291">
      <w:pPr>
        <w:pStyle w:val="af3"/>
        <w:numPr>
          <w:ilvl w:val="0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Управление</w:t>
      </w:r>
      <w:r w:rsidR="002348A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</w:t>
      </w:r>
      <w:r w:rsidR="002C4F0F" w:rsidRPr="002C4F0F">
        <w:rPr>
          <w:rFonts w:ascii="Times New Roman" w:eastAsia="Times New Roman" w:hAnsi="Times New Roman" w:cs="Times New Roman"/>
          <w:i/>
          <w:sz w:val="28"/>
          <w:szCs w:val="28"/>
        </w:rPr>
        <w:t>пользователями</w:t>
      </w:r>
      <w:r w:rsidR="002348A4" w:rsidRPr="002C4F0F">
        <w:rPr>
          <w:rFonts w:ascii="Times New Roman" w:eastAsia="Times New Roman" w:hAnsi="Times New Roman" w:cs="Times New Roman"/>
          <w:i/>
          <w:sz w:val="28"/>
          <w:szCs w:val="28"/>
        </w:rPr>
        <w:t xml:space="preserve"> организации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: менеджер может предоставить пользователю</w:t>
      </w:r>
      <w:r w:rsidR="002C4F0F">
        <w:rPr>
          <w:rFonts w:ascii="Times New Roman" w:eastAsia="Times New Roman" w:hAnsi="Times New Roman" w:cs="Times New Roman"/>
          <w:sz w:val="28"/>
          <w:szCs w:val="28"/>
        </w:rPr>
        <w:t xml:space="preserve"> следующие права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C4F0F">
        <w:rPr>
          <w:rFonts w:ascii="Times New Roman" w:eastAsia="Times New Roman" w:hAnsi="Times New Roman" w:cs="Times New Roman"/>
          <w:sz w:val="28"/>
          <w:szCs w:val="28"/>
        </w:rPr>
        <w:t xml:space="preserve">для всех 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 xml:space="preserve"> организации или определенного </w:t>
      </w:r>
      <w:r w:rsidR="0014591B">
        <w:rPr>
          <w:rFonts w:ascii="Times New Roman" w:eastAsia="Times New Roman" w:hAnsi="Times New Roman" w:cs="Times New Roman"/>
          <w:sz w:val="28"/>
          <w:szCs w:val="28"/>
        </w:rPr>
        <w:t>ресурса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302AF162" w14:textId="7333210F" w:rsidR="002348A4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тение</w:t>
      </w:r>
    </w:p>
    <w:p w14:paraId="7A7AF877" w14:textId="62BB1364" w:rsidR="002348A4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Редактирование</w:t>
      </w:r>
    </w:p>
    <w:p w14:paraId="5A9AF274" w14:textId="699FB575" w:rsidR="002348A4" w:rsidRPr="00575291" w:rsidRDefault="002C4F0F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Управление</w:t>
      </w:r>
    </w:p>
    <w:p w14:paraId="4FB67A25" w14:textId="77777777" w:rsidR="002C4F0F" w:rsidRDefault="002C4F0F" w:rsidP="002348A4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326BFA" w14:textId="05A2C043" w:rsidR="002348A4" w:rsidRDefault="002C4F0F" w:rsidP="002348A4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>итатель:</w:t>
      </w:r>
    </w:p>
    <w:p w14:paraId="136FED7C" w14:textId="0E759EBC" w:rsidR="00F865DD" w:rsidRDefault="00906BD3" w:rsidP="00906BD3">
      <w:pPr>
        <w:pStyle w:val="af3"/>
        <w:numPr>
          <w:ilvl w:val="0"/>
          <w:numId w:val="2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2C4F0F">
        <w:rPr>
          <w:rFonts w:ascii="Times New Roman" w:eastAsia="Times New Roman" w:hAnsi="Times New Roman" w:cs="Times New Roman"/>
          <w:i/>
          <w:sz w:val="28"/>
          <w:szCs w:val="28"/>
        </w:rPr>
        <w:t>Просмотреть состояние позиций сайта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пользователь заходит на страницу </w:t>
      </w:r>
      <w:r w:rsidRPr="0014591B">
        <w:rPr>
          <w:rFonts w:ascii="Times New Roman" w:eastAsia="Times New Roman" w:hAnsi="Times New Roman" w:cs="Times New Roman"/>
          <w:sz w:val="28"/>
          <w:szCs w:val="28"/>
        </w:rPr>
        <w:t>ресурса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и просматривает таблицу позиций сайта по заданным запросам в связи с выбранным регионом и диапазоном дат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51575D60" w14:textId="77777777" w:rsidR="00701B18" w:rsidRDefault="00701B18" w:rsidP="00701B18">
      <w:pPr>
        <w:pStyle w:val="af3"/>
        <w:spacing w:after="0" w:line="360" w:lineRule="auto"/>
        <w:ind w:left="142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061086C9" w14:textId="747CF856" w:rsidR="00906BD3" w:rsidRDefault="00701B18" w:rsidP="00906BD3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Р</w:t>
      </w:r>
      <w:r w:rsidR="00906BD3">
        <w:rPr>
          <w:rFonts w:ascii="Times New Roman" w:eastAsia="Times New Roman" w:hAnsi="Times New Roman" w:cs="Times New Roman"/>
          <w:sz w:val="28"/>
          <w:szCs w:val="28"/>
        </w:rPr>
        <w:t>едактор:</w:t>
      </w:r>
    </w:p>
    <w:p w14:paraId="32142120" w14:textId="25C30715" w:rsid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>Управление запросами в проектах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нажав на кнопку «Редактировать» на странице ресурса, пользователь может добавить, удалить или изменить один или несколько запросов. </w:t>
      </w:r>
    </w:p>
    <w:p w14:paraId="45F37E1B" w14:textId="7302133B" w:rsidR="00906BD3" w:rsidRP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>Получение отчета о состоянии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  <w:r w:rsidRPr="00906BD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нажав на кнопку «Экспорт» на странице ресурса, пользователь получает себе на компьютер отчет в формате </w:t>
      </w:r>
      <w:proofErr w:type="spell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ods</w:t>
      </w:r>
      <w:proofErr w:type="spellEnd"/>
      <w:r>
        <w:rPr>
          <w:rFonts w:ascii="Times New Roman" w:eastAsia="Times New Roman" w:hAnsi="Times New Roman" w:cs="Times New Roman"/>
          <w:sz w:val="28"/>
          <w:szCs w:val="28"/>
        </w:rPr>
        <w:t xml:space="preserve">, в котором содержится таблица </w:t>
      </w:r>
      <w:r>
        <w:rPr>
          <w:rFonts w:ascii="Times New Roman" w:eastAsia="Times New Roman" w:hAnsi="Times New Roman" w:cs="Times New Roman"/>
          <w:sz w:val="28"/>
          <w:szCs w:val="28"/>
        </w:rPr>
        <w:lastRenderedPageBreak/>
        <w:t xml:space="preserve">позиций 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сайта </w:t>
      </w:r>
      <w:r>
        <w:rPr>
          <w:rFonts w:ascii="Times New Roman" w:eastAsia="Times New Roman" w:hAnsi="Times New Roman" w:cs="Times New Roman"/>
          <w:sz w:val="28"/>
          <w:szCs w:val="28"/>
        </w:rPr>
        <w:t>по выбранным запросам за заданны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>й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период времени в заданном регионе.</w:t>
      </w:r>
    </w:p>
    <w:p w14:paraId="18A08CD0" w14:textId="45D2C136" w:rsid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701B18">
        <w:rPr>
          <w:rFonts w:ascii="Times New Roman" w:eastAsia="Times New Roman" w:hAnsi="Times New Roman" w:cs="Times New Roman"/>
          <w:i/>
          <w:sz w:val="28"/>
          <w:szCs w:val="28"/>
        </w:rPr>
        <w:t xml:space="preserve">Управление </w:t>
      </w:r>
      <w:r w:rsidR="0014591B">
        <w:rPr>
          <w:rFonts w:ascii="Times New Roman" w:eastAsia="Times New Roman" w:hAnsi="Times New Roman" w:cs="Times New Roman"/>
          <w:i/>
          <w:sz w:val="28"/>
          <w:szCs w:val="28"/>
        </w:rPr>
        <w:t>ресурсами</w:t>
      </w:r>
      <w:r w:rsidR="00701B18" w:rsidRPr="00701B18">
        <w:rPr>
          <w:rFonts w:ascii="Times New Roman" w:eastAsia="Times New Roman" w:hAnsi="Times New Roman" w:cs="Times New Roman"/>
          <w:i/>
          <w:sz w:val="28"/>
          <w:szCs w:val="28"/>
        </w:rPr>
        <w:t xml:space="preserve"> организации</w:t>
      </w:r>
      <w:r w:rsidR="00444BE6" w:rsidRPr="00701B18">
        <w:rPr>
          <w:rFonts w:ascii="Times New Roman" w:eastAsia="Times New Roman" w:hAnsi="Times New Roman" w:cs="Times New Roman"/>
          <w:i/>
          <w:sz w:val="28"/>
          <w:szCs w:val="28"/>
        </w:rPr>
        <w:t>: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 на странице аккаунта организации пользователь может просмотреть список </w:t>
      </w:r>
      <w:r w:rsidR="00701B18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, добавить или удалить </w:t>
      </w:r>
      <w:r w:rsidR="00701B18" w:rsidRPr="0014591B">
        <w:rPr>
          <w:rFonts w:ascii="Times New Roman" w:eastAsia="Times New Roman" w:hAnsi="Times New Roman" w:cs="Times New Roman"/>
          <w:sz w:val="28"/>
          <w:szCs w:val="28"/>
        </w:rPr>
        <w:t>ресурс</w:t>
      </w:r>
      <w:r w:rsidR="00444BE6" w:rsidRPr="0014591B">
        <w:rPr>
          <w:rFonts w:ascii="Times New Roman" w:eastAsia="Times New Roman" w:hAnsi="Times New Roman" w:cs="Times New Roman"/>
          <w:sz w:val="28"/>
          <w:szCs w:val="28"/>
        </w:rPr>
        <w:t>.</w:t>
      </w:r>
      <w:bookmarkStart w:id="7" w:name="_GoBack"/>
      <w:bookmarkEnd w:id="7"/>
    </w:p>
    <w:p w14:paraId="33A54652" w14:textId="77777777" w:rsidR="00701B18" w:rsidRDefault="00701B18" w:rsidP="009B7DD1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67DED12" w14:textId="4116BAC8" w:rsidR="006B631E" w:rsidRPr="009B7DD1" w:rsidRDefault="006B631E" w:rsidP="009B7DD1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9B7DD1">
        <w:rPr>
          <w:rFonts w:ascii="Times New Roman" w:eastAsia="Times New Roman" w:hAnsi="Times New Roman" w:cs="Times New Roman"/>
          <w:sz w:val="28"/>
          <w:szCs w:val="28"/>
        </w:rPr>
        <w:t>Время:</w:t>
      </w:r>
    </w:p>
    <w:p w14:paraId="5A1A3986" w14:textId="2E00572B" w:rsidR="00F865DD" w:rsidRPr="009B7DD1" w:rsidRDefault="009B7DD1" w:rsidP="009B7DD1">
      <w:pPr>
        <w:pStyle w:val="af3"/>
        <w:numPr>
          <w:ilvl w:val="0"/>
          <w:numId w:val="2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9B7DD1">
        <w:rPr>
          <w:rFonts w:ascii="Times New Roman" w:eastAsia="Times New Roman" w:hAnsi="Times New Roman" w:cs="Times New Roman"/>
          <w:sz w:val="28"/>
          <w:szCs w:val="28"/>
        </w:rPr>
        <w:t>Обновление позиций сайтов по заданным запросам происходит раз в день.</w:t>
      </w:r>
    </w:p>
    <w:p w14:paraId="3F0F39E3" w14:textId="77777777" w:rsidR="002348A4" w:rsidRPr="002348A4" w:rsidRDefault="002348A4" w:rsidP="002348A4">
      <w:pPr>
        <w:pStyle w:val="af3"/>
        <w:spacing w:after="0" w:line="360" w:lineRule="auto"/>
        <w:ind w:left="142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19DC1666" w:rsidR="00F234DE" w:rsidRDefault="002C4F0F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noProof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89E8C31" wp14:editId="2B53F776">
                <wp:simplePos x="0" y="0"/>
                <wp:positionH relativeFrom="column">
                  <wp:posOffset>496772</wp:posOffset>
                </wp:positionH>
                <wp:positionV relativeFrom="paragraph">
                  <wp:posOffset>1174547</wp:posOffset>
                </wp:positionV>
                <wp:extent cx="2457907" cy="131673"/>
                <wp:effectExtent l="0" t="0" r="19050" b="20955"/>
                <wp:wrapNone/>
                <wp:docPr id="1" name="Прямая соединительная линия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457907" cy="131673"/>
                        </a:xfrm>
                        <a:prstGeom prst="line">
                          <a:avLst/>
                        </a:prstGeom>
                      </wps:spPr>
                      <wps:style>
                        <a:lnRef idx="3">
                          <a:schemeClr val="accent2"/>
                        </a:lnRef>
                        <a:fillRef idx="0">
                          <a:schemeClr val="accent2"/>
                        </a:fillRef>
                        <a:effectRef idx="2">
                          <a:schemeClr val="accent2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line w14:anchorId="54D99AA3" id="Прямая соединительная линия 1" o:spid="_x0000_s1026" style="position:absolute;flip:y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9.1pt,92.5pt" to="232.65pt,102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" strokecolor="#ed7d31 [3205]" strokeweight="1.5pt">
                <v:stroke joinstyle="miter"/>
              </v:line>
            </w:pict>
          </mc:Fallback>
        </mc:AlternateContent>
      </w:r>
      <w:r w:rsidR="006B631E">
        <w:rPr>
          <w:rFonts w:ascii="Times New Roman" w:eastAsia="Times New Roman" w:hAnsi="Times New Roman" w:cs="Times New Roman"/>
          <w:noProof/>
          <w:sz w:val="28"/>
          <w:szCs w:val="28"/>
        </w:rPr>
        <w:drawing>
          <wp:inline distT="0" distB="0" distL="0" distR="0" wp14:anchorId="199C062C" wp14:editId="247692D6">
            <wp:extent cx="6119495" cy="4656920"/>
            <wp:effectExtent l="0" t="0" r="0" b="0"/>
            <wp:docPr id="2" name="Рисунок 2" descr="C:\Users\Крокодил\Downloads\Basic Use Case Diagram - Use Case (6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Крокодил\Downloads\Basic Use Case Diagram - Use Case (6)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9495" cy="4656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878975" w14:textId="78B14D41" w:rsidR="00701B18" w:rsidRPr="00FA2FEB" w:rsidRDefault="00701B18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  <w:lang w:val="en-US"/>
        </w:rPr>
      </w:pPr>
      <w:r>
        <w:rPr>
          <w:rFonts w:ascii="Times New Roman" w:eastAsia="Times New Roman" w:hAnsi="Times New Roman" w:cs="Times New Roman"/>
          <w:sz w:val="28"/>
          <w:szCs w:val="28"/>
          <w:highlight w:val="red"/>
        </w:rPr>
        <w:t>Рис</w:t>
      </w:r>
      <w:r w:rsidRPr="00FA2FEB">
        <w:rPr>
          <w:rFonts w:ascii="Times New Roman" w:eastAsia="Times New Roman" w:hAnsi="Times New Roman" w:cs="Times New Roman"/>
          <w:sz w:val="28"/>
          <w:szCs w:val="28"/>
          <w:highlight w:val="red"/>
          <w:lang w:val="en-US"/>
        </w:rPr>
        <w:t xml:space="preserve">. 1. </w:t>
      </w:r>
      <w:r>
        <w:rPr>
          <w:rFonts w:ascii="Times New Roman" w:eastAsia="Times New Roman" w:hAnsi="Times New Roman" w:cs="Times New Roman"/>
          <w:sz w:val="28"/>
          <w:szCs w:val="28"/>
          <w:highlight w:val="red"/>
        </w:rPr>
        <w:t>Название</w:t>
      </w:r>
    </w:p>
    <w:p w14:paraId="2BE89E2D" w14:textId="77777777" w:rsidR="00F234DE" w:rsidRPr="00FA2FEB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  <w:lang w:val="en-US"/>
        </w:rPr>
      </w:pPr>
    </w:p>
    <w:p w14:paraId="2610BA17" w14:textId="77777777" w:rsidR="002348A4" w:rsidRPr="00FA2FEB" w:rsidRDefault="002348A4" w:rsidP="002348A4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  <w:lang w:val="en-US"/>
        </w:rPr>
      </w:pPr>
    </w:p>
    <w:p w14:paraId="2254432C" w14:textId="77777777" w:rsidR="001F13F5" w:rsidRPr="00FA2FEB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  <w:lang w:val="en-US"/>
        </w:rPr>
      </w:pPr>
    </w:p>
    <w:p w14:paraId="6456A9D9" w14:textId="77777777" w:rsidR="001C42D9" w:rsidRPr="00FA2FEB" w:rsidRDefault="001C42D9" w:rsidP="006C5651">
      <w:pPr>
        <w:pStyle w:val="a0"/>
        <w:spacing w:after="0"/>
        <w:jc w:val="center"/>
        <w:rPr>
          <w:sz w:val="28"/>
          <w:szCs w:val="28"/>
          <w:lang w:val="en-US"/>
        </w:rPr>
      </w:pPr>
    </w:p>
    <w:p w14:paraId="6BBEC8C4" w14:textId="77777777" w:rsidR="00BB4910" w:rsidRPr="00FA2FEB" w:rsidRDefault="00BB4910" w:rsidP="006C5651">
      <w:pPr>
        <w:pStyle w:val="a0"/>
        <w:spacing w:after="0"/>
        <w:jc w:val="center"/>
        <w:rPr>
          <w:sz w:val="28"/>
          <w:szCs w:val="28"/>
          <w:lang w:val="en-US"/>
        </w:rPr>
      </w:pPr>
    </w:p>
    <w:p w14:paraId="1128E65E" w14:textId="77777777" w:rsidR="00BB4910" w:rsidRPr="00FA2FEB" w:rsidRDefault="00BB4910">
      <w:pPr>
        <w:rPr>
          <w:rFonts w:ascii="Times New Roman" w:eastAsia="Times New Roman" w:hAnsi="Times New Roman" w:cs="Times New Roman"/>
          <w:sz w:val="28"/>
          <w:szCs w:val="28"/>
          <w:lang w:val="en-US"/>
        </w:rPr>
      </w:pPr>
      <w:r w:rsidRPr="00FA2FEB">
        <w:rPr>
          <w:sz w:val="28"/>
          <w:szCs w:val="28"/>
          <w:lang w:val="en-US"/>
        </w:rPr>
        <w:br w:type="page"/>
      </w:r>
    </w:p>
    <w:p w14:paraId="691A4BA2" w14:textId="77777777" w:rsidR="00A3609F" w:rsidRPr="004F0064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  <w:lang w:val="en-US"/>
        </w:rPr>
      </w:pPr>
      <w:bookmarkStart w:id="8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8"/>
    </w:p>
    <w:p w14:paraId="69EB9F5D" w14:textId="02BD3C24" w:rsidR="00D55077" w:rsidRPr="00D55077" w:rsidRDefault="00A0518A">
      <w:pPr>
        <w:pStyle w:val="af6"/>
        <w:ind w:left="640" w:hanging="640"/>
        <w:divId w:val="1087995039"/>
        <w:rPr>
          <w:rFonts w:eastAsiaTheme="minorEastAsia"/>
          <w:noProof/>
          <w:sz w:val="28"/>
        </w:rPr>
      </w:pPr>
      <w:r>
        <w:rPr>
          <w:sz w:val="28"/>
        </w:rPr>
        <w:fldChar w:fldCharType="begin" w:fldLock="1"/>
      </w:r>
      <w:r w:rsidRPr="004F0064">
        <w:rPr>
          <w:sz w:val="28"/>
          <w:lang w:val="en-US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="00D55077" w:rsidRPr="004F0064">
        <w:rPr>
          <w:noProof/>
          <w:sz w:val="28"/>
          <w:lang w:val="en-US"/>
        </w:rPr>
        <w:t xml:space="preserve">1. </w:t>
      </w:r>
      <w:r w:rsidR="00D55077" w:rsidRPr="004F0064">
        <w:rPr>
          <w:noProof/>
          <w:sz w:val="28"/>
          <w:lang w:val="en-US"/>
        </w:rPr>
        <w:tab/>
        <w:t xml:space="preserve">Bar-Ilan J., Mat-Hassan M., Levene M. Methods for comparing rankings of search engine results // Comput. </w:t>
      </w:r>
      <w:r w:rsidR="00D55077" w:rsidRPr="00D55077">
        <w:rPr>
          <w:noProof/>
          <w:sz w:val="28"/>
        </w:rPr>
        <w:t>Networks. 2006. Vol. 50, № 10. P. 1448–1463.</w:t>
      </w:r>
    </w:p>
    <w:p w14:paraId="0F4DA79A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2. </w:t>
      </w:r>
      <w:r w:rsidRPr="00D55077">
        <w:rPr>
          <w:noProof/>
          <w:sz w:val="28"/>
        </w:rPr>
        <w:tab/>
        <w:t>В.В. Зосимов, В.С. Степашко А.С.Б. Построение и сравнительный анализ моделей ранжирования результатов работы поисковых систем google и яндекс. 2011. P. 69–77.</w:t>
      </w:r>
    </w:p>
    <w:p w14:paraId="3123793E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3. </w:t>
      </w:r>
      <w:r w:rsidRPr="00D55077">
        <w:rPr>
          <w:noProof/>
          <w:sz w:val="28"/>
        </w:rPr>
        <w:tab/>
        <w:t>Сегалович И., Маслов М. Некоторые аспекты полнотекстового поиска и ранжирования в Яндекс. 2004.</w:t>
      </w:r>
    </w:p>
    <w:p w14:paraId="38EEFF23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4. </w:t>
      </w:r>
      <w:r w:rsidRPr="00D55077">
        <w:rPr>
          <w:noProof/>
          <w:sz w:val="28"/>
        </w:rPr>
        <w:tab/>
        <w:t>Статистика поисковых систем . URL: http://www.liveinternet.ru/stat/ru/searches.html (28.01.2014).</w:t>
      </w:r>
    </w:p>
    <w:p w14:paraId="43BEC3B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5. </w:t>
      </w:r>
      <w:r w:rsidRPr="00D55077">
        <w:rPr>
          <w:noProof/>
          <w:sz w:val="28"/>
        </w:rPr>
        <w:tab/>
        <w:t xml:space="preserve">Определение позиций сайта в поисковиках Яндекс и Гугл . </w:t>
      </w:r>
      <w:r w:rsidRPr="004F0064">
        <w:rPr>
          <w:noProof/>
          <w:sz w:val="28"/>
          <w:lang w:val="en-US"/>
        </w:rPr>
        <w:t>URL: http://www.semonitor.ru/positioning.html (28.01.2014).</w:t>
      </w:r>
    </w:p>
    <w:p w14:paraId="08675A2A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6. </w:t>
      </w:r>
      <w:r w:rsidRPr="00D55077">
        <w:rPr>
          <w:noProof/>
          <w:sz w:val="28"/>
        </w:rPr>
        <w:tab/>
        <w:t xml:space="preserve">Как работают поисковые системы - SearchEngines.ru . </w:t>
      </w:r>
      <w:r w:rsidRPr="004F0064">
        <w:rPr>
          <w:noProof/>
          <w:sz w:val="28"/>
          <w:lang w:val="en-US"/>
        </w:rPr>
        <w:t>URL: http://www.searchengines.ru/articles/004556.html (28.01.2014).</w:t>
      </w:r>
    </w:p>
    <w:p w14:paraId="7FFABB72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7. </w:t>
      </w:r>
      <w:r w:rsidRPr="00D55077">
        <w:rPr>
          <w:noProof/>
          <w:sz w:val="28"/>
        </w:rPr>
        <w:tab/>
        <w:t>SEO анализ . URL: http://www.seobuilding.ru/ (28.01.2014).</w:t>
      </w:r>
    </w:p>
    <w:p w14:paraId="50F5FB7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8. </w:t>
      </w:r>
      <w:r w:rsidRPr="004F0064">
        <w:rPr>
          <w:noProof/>
          <w:sz w:val="28"/>
          <w:lang w:val="en-US"/>
        </w:rPr>
        <w:tab/>
        <w:t>Django . URL: https://www.djangoproject.com/ (28.01.2014).</w:t>
      </w:r>
    </w:p>
    <w:p w14:paraId="07BD42ED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9. </w:t>
      </w:r>
      <w:r w:rsidRPr="004F0064">
        <w:rPr>
          <w:noProof/>
          <w:sz w:val="28"/>
          <w:lang w:val="en-US"/>
        </w:rPr>
        <w:tab/>
        <w:t xml:space="preserve">Bootstrap . URL: http://getbootstrap.com/ (28.01.2014). </w:t>
      </w:r>
    </w:p>
    <w:p w14:paraId="62924AFE" w14:textId="100E4277" w:rsidR="00A0518A" w:rsidRPr="00BB4910" w:rsidRDefault="00A0518A" w:rsidP="00D55077">
      <w:pPr>
        <w:pStyle w:val="af6"/>
        <w:ind w:left="640" w:hanging="640"/>
        <w:divId w:val="1232738324"/>
        <w:rPr>
          <w:sz w:val="28"/>
          <w:szCs w:val="28"/>
        </w:rPr>
      </w:pPr>
      <w:r>
        <w:rPr>
          <w:sz w:val="28"/>
        </w:rPr>
        <w:fldChar w:fldCharType="end"/>
      </w:r>
    </w:p>
    <w:sectPr w:rsidR="00A0518A" w:rsidRPr="00BB4910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122A610" w14:textId="77777777" w:rsidR="00783842" w:rsidRDefault="00783842" w:rsidP="00D55077">
      <w:pPr>
        <w:spacing w:after="0" w:line="240" w:lineRule="auto"/>
      </w:pPr>
      <w:r>
        <w:separator/>
      </w:r>
    </w:p>
  </w:endnote>
  <w:endnote w:type="continuationSeparator" w:id="0">
    <w:p w14:paraId="1FAA97F4" w14:textId="77777777" w:rsidR="00783842" w:rsidRDefault="00783842" w:rsidP="00D550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94AC82" w14:textId="77777777" w:rsidR="00783842" w:rsidRDefault="00783842" w:rsidP="00D55077">
      <w:pPr>
        <w:spacing w:after="0" w:line="240" w:lineRule="auto"/>
      </w:pPr>
      <w:r>
        <w:separator/>
      </w:r>
    </w:p>
  </w:footnote>
  <w:footnote w:type="continuationSeparator" w:id="0">
    <w:p w14:paraId="7A6799B3" w14:textId="77777777" w:rsidR="00783842" w:rsidRDefault="00783842" w:rsidP="00D550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43D11"/>
    <w:multiLevelType w:val="hybridMultilevel"/>
    <w:tmpl w:val="6B204B8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6808BE"/>
    <w:multiLevelType w:val="hybridMultilevel"/>
    <w:tmpl w:val="ACE2CBB4"/>
    <w:lvl w:ilvl="0" w:tplc="83DC2C5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9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4EC5640"/>
    <w:multiLevelType w:val="hybridMultilevel"/>
    <w:tmpl w:val="49D6F61C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4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5E05259E"/>
    <w:multiLevelType w:val="hybridMultilevel"/>
    <w:tmpl w:val="C4A80074"/>
    <w:lvl w:ilvl="0" w:tplc="9B3495E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>
    <w:nsid w:val="6017202A"/>
    <w:multiLevelType w:val="hybridMultilevel"/>
    <w:tmpl w:val="51464CBE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>
    <w:nsid w:val="608104F2"/>
    <w:multiLevelType w:val="hybridMultilevel"/>
    <w:tmpl w:val="CBFE66BC"/>
    <w:lvl w:ilvl="0" w:tplc="04190011">
      <w:start w:val="1"/>
      <w:numFmt w:val="decimal"/>
      <w:lvlText w:val="%1)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8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6D3E2D74"/>
    <w:multiLevelType w:val="hybridMultilevel"/>
    <w:tmpl w:val="4ABA34DA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>
    <w:nsid w:val="6E340BFE"/>
    <w:multiLevelType w:val="hybridMultilevel"/>
    <w:tmpl w:val="51464CBE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5"/>
  </w:num>
  <w:num w:numId="2">
    <w:abstractNumId w:val="3"/>
  </w:num>
  <w:num w:numId="3">
    <w:abstractNumId w:val="22"/>
  </w:num>
  <w:num w:numId="4">
    <w:abstractNumId w:val="7"/>
  </w:num>
  <w:num w:numId="5">
    <w:abstractNumId w:val="18"/>
  </w:num>
  <w:num w:numId="6">
    <w:abstractNumId w:val="4"/>
  </w:num>
  <w:num w:numId="7">
    <w:abstractNumId w:val="10"/>
  </w:num>
  <w:num w:numId="8">
    <w:abstractNumId w:val="2"/>
  </w:num>
  <w:num w:numId="9">
    <w:abstractNumId w:val="21"/>
  </w:num>
  <w:num w:numId="10">
    <w:abstractNumId w:val="13"/>
  </w:num>
  <w:num w:numId="11">
    <w:abstractNumId w:val="8"/>
  </w:num>
  <w:num w:numId="12">
    <w:abstractNumId w:val="0"/>
  </w:num>
  <w:num w:numId="13">
    <w:abstractNumId w:val="14"/>
  </w:num>
  <w:num w:numId="14">
    <w:abstractNumId w:val="9"/>
  </w:num>
  <w:num w:numId="15">
    <w:abstractNumId w:val="12"/>
  </w:num>
  <w:num w:numId="16">
    <w:abstractNumId w:val="1"/>
  </w:num>
  <w:num w:numId="17">
    <w:abstractNumId w:val="6"/>
  </w:num>
  <w:num w:numId="18">
    <w:abstractNumId w:val="15"/>
  </w:num>
  <w:num w:numId="19">
    <w:abstractNumId w:val="19"/>
  </w:num>
  <w:num w:numId="20">
    <w:abstractNumId w:val="11"/>
  </w:num>
  <w:num w:numId="21">
    <w:abstractNumId w:val="16"/>
  </w:num>
  <w:num w:numId="22">
    <w:abstractNumId w:val="20"/>
  </w:num>
  <w:num w:numId="23">
    <w:abstractNumId w:val="17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02E9D"/>
    <w:rsid w:val="0014591B"/>
    <w:rsid w:val="001463CD"/>
    <w:rsid w:val="00147DB2"/>
    <w:rsid w:val="001513DC"/>
    <w:rsid w:val="00155A32"/>
    <w:rsid w:val="00161EDC"/>
    <w:rsid w:val="001627E7"/>
    <w:rsid w:val="0016336E"/>
    <w:rsid w:val="001C42D9"/>
    <w:rsid w:val="001D0C80"/>
    <w:rsid w:val="001E6C2B"/>
    <w:rsid w:val="001F13F5"/>
    <w:rsid w:val="002348A4"/>
    <w:rsid w:val="002547C2"/>
    <w:rsid w:val="00255AF0"/>
    <w:rsid w:val="00257CFE"/>
    <w:rsid w:val="00260100"/>
    <w:rsid w:val="00272013"/>
    <w:rsid w:val="002A22C9"/>
    <w:rsid w:val="002C4F0F"/>
    <w:rsid w:val="002F2EC7"/>
    <w:rsid w:val="003732DB"/>
    <w:rsid w:val="0039125C"/>
    <w:rsid w:val="00395593"/>
    <w:rsid w:val="003F6379"/>
    <w:rsid w:val="004165FB"/>
    <w:rsid w:val="00444BE6"/>
    <w:rsid w:val="004917EC"/>
    <w:rsid w:val="004A3FB8"/>
    <w:rsid w:val="004B3B80"/>
    <w:rsid w:val="004F0064"/>
    <w:rsid w:val="0050356D"/>
    <w:rsid w:val="00540C44"/>
    <w:rsid w:val="00554A80"/>
    <w:rsid w:val="00575291"/>
    <w:rsid w:val="005779E9"/>
    <w:rsid w:val="005B087D"/>
    <w:rsid w:val="005F6490"/>
    <w:rsid w:val="00643CBC"/>
    <w:rsid w:val="00644C99"/>
    <w:rsid w:val="006711F1"/>
    <w:rsid w:val="00685E18"/>
    <w:rsid w:val="006B631E"/>
    <w:rsid w:val="006C5651"/>
    <w:rsid w:val="00701B18"/>
    <w:rsid w:val="00717FFC"/>
    <w:rsid w:val="007423AA"/>
    <w:rsid w:val="00742B8E"/>
    <w:rsid w:val="007605FA"/>
    <w:rsid w:val="00783842"/>
    <w:rsid w:val="007A76A4"/>
    <w:rsid w:val="007B5695"/>
    <w:rsid w:val="00802585"/>
    <w:rsid w:val="008136A2"/>
    <w:rsid w:val="00834253"/>
    <w:rsid w:val="00863D51"/>
    <w:rsid w:val="008A312D"/>
    <w:rsid w:val="008B4CB6"/>
    <w:rsid w:val="008E2E9D"/>
    <w:rsid w:val="00903F85"/>
    <w:rsid w:val="00906BD3"/>
    <w:rsid w:val="00941B5B"/>
    <w:rsid w:val="00943CC8"/>
    <w:rsid w:val="00974CE4"/>
    <w:rsid w:val="009B7DD1"/>
    <w:rsid w:val="009F079C"/>
    <w:rsid w:val="00A0518A"/>
    <w:rsid w:val="00A23A0B"/>
    <w:rsid w:val="00A3609F"/>
    <w:rsid w:val="00A600C1"/>
    <w:rsid w:val="00A720AB"/>
    <w:rsid w:val="00B16082"/>
    <w:rsid w:val="00B36E8A"/>
    <w:rsid w:val="00B4548D"/>
    <w:rsid w:val="00BB4910"/>
    <w:rsid w:val="00BE3D92"/>
    <w:rsid w:val="00BE4061"/>
    <w:rsid w:val="00BE72EC"/>
    <w:rsid w:val="00C11D6B"/>
    <w:rsid w:val="00C2015B"/>
    <w:rsid w:val="00CD2E8E"/>
    <w:rsid w:val="00CF7138"/>
    <w:rsid w:val="00D55077"/>
    <w:rsid w:val="00E61C62"/>
    <w:rsid w:val="00E704DA"/>
    <w:rsid w:val="00E924A9"/>
    <w:rsid w:val="00EA1E31"/>
    <w:rsid w:val="00EB6494"/>
    <w:rsid w:val="00F12A16"/>
    <w:rsid w:val="00F234DE"/>
    <w:rsid w:val="00F30446"/>
    <w:rsid w:val="00F30834"/>
    <w:rsid w:val="00F451C4"/>
    <w:rsid w:val="00F5169B"/>
    <w:rsid w:val="00F527E0"/>
    <w:rsid w:val="00F60A98"/>
    <w:rsid w:val="00F865DD"/>
    <w:rsid w:val="00F86E00"/>
    <w:rsid w:val="00FA2FEB"/>
    <w:rsid w:val="00FA43B3"/>
    <w:rsid w:val="00FC0F88"/>
    <w:rsid w:val="00FD36E1"/>
    <w:rsid w:val="00FD46F4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66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0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98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87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759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075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0893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81169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7550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77643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6559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79176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327383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9950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allpositions.ru/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megaindex.ru" TargetMode="Externa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searchenginez.ru/strategii-prodvizheniya-sajtov/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://www.webeffector.ru/wiki/%D0%A1%D1%81%D1%8B%D0%BB%D0%BA%D0%B0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webeffector.ru/wiki/%D0%97%D0%B0%D0%BF%D1%80%D0%BE%D1%81" TargetMode="Externa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B567D5-A9F6-470A-ACE3-13B83AE8CC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3</TotalTime>
  <Pages>12</Pages>
  <Words>2906</Words>
  <Characters>16565</Characters>
  <Application>Microsoft Office Word</Application>
  <DocSecurity>0</DocSecurity>
  <Lines>138</Lines>
  <Paragraphs>3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Крокодил</cp:lastModifiedBy>
  <cp:revision>14</cp:revision>
  <cp:lastPrinted>2007-04-23T16:06:00Z</cp:lastPrinted>
  <dcterms:created xsi:type="dcterms:W3CDTF">2014-01-20T19:31:00Z</dcterms:created>
  <dcterms:modified xsi:type="dcterms:W3CDTF">2014-02-11T1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leb.radchenko@gmail.com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lsevier-harvard-without-titles</vt:lpwstr>
  </property>
  <property fmtid="{D5CDD505-2E9C-101B-9397-08002B2CF9AE}" pid="14" name="Mendeley Recent Style Name 4_1">
    <vt:lpwstr>Elsevier Harvard (without titles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